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B696D2" w14:textId="224D3486" w:rsidR="00430187" w:rsidRPr="00AC778C" w:rsidRDefault="00AC778C">
      <w:r>
        <w:fldChar w:fldCharType="begin"/>
      </w:r>
      <w:r>
        <w:instrText>ADDIN CITAVI.PLACEHOLDER 5f84ea31-2c04-4ef1-aece-25c2c4b20ae6 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</w:instrText>
      </w:r>
      <w:r>
        <w:fldChar w:fldCharType="separate"/>
      </w:r>
      <w:bookmarkStart w:id="0" w:name="_CTVP0015f84ea312c044ef1aece25c2c4b20ae6"/>
      <w:r>
        <w:t>(</w:t>
      </w:r>
      <w:proofErr w:type="spellStart"/>
      <w:r>
        <w:t>Basdevant</w:t>
      </w:r>
      <w:proofErr w:type="spellEnd"/>
      <w:r>
        <w:t xml:space="preserve"> et al. 2005; </w:t>
      </w:r>
      <w:proofErr w:type="spellStart"/>
      <w:r>
        <w:t>Cottingham</w:t>
      </w:r>
      <w:proofErr w:type="spellEnd"/>
      <w:r>
        <w:t xml:space="preserve"> y Greenwood 2001; Das y </w:t>
      </w:r>
      <w:proofErr w:type="spellStart"/>
      <w:r>
        <w:t>Ferbel</w:t>
      </w:r>
      <w:proofErr w:type="spellEnd"/>
      <w:r>
        <w:t xml:space="preserve"> 2009; </w:t>
      </w:r>
      <w:proofErr w:type="spellStart"/>
      <w:r>
        <w:t>Eidemüller</w:t>
      </w:r>
      <w:proofErr w:type="spellEnd"/>
      <w:r>
        <w:t xml:space="preserve"> 2021; </w:t>
      </w:r>
      <w:proofErr w:type="spellStart"/>
      <w:r>
        <w:t>Guo</w:t>
      </w:r>
      <w:proofErr w:type="spellEnd"/>
      <w:r>
        <w:t xml:space="preserve"> et al. 2016; </w:t>
      </w:r>
      <w:proofErr w:type="spellStart"/>
      <w:r>
        <w:t>Koizumi</w:t>
      </w:r>
      <w:proofErr w:type="spellEnd"/>
      <w:r>
        <w:t xml:space="preserve"> et al. 2021; </w:t>
      </w:r>
      <w:proofErr w:type="spellStart"/>
      <w:r>
        <w:t>Krane</w:t>
      </w:r>
      <w:proofErr w:type="spellEnd"/>
      <w:r>
        <w:t xml:space="preserve"> y Halliday 1987; </w:t>
      </w:r>
      <w:proofErr w:type="spellStart"/>
      <w:r>
        <w:t>Loch</w:t>
      </w:r>
      <w:proofErr w:type="spellEnd"/>
      <w:r>
        <w:t xml:space="preserve"> et al. 2013; Martin 2009; Meyers y </w:t>
      </w:r>
      <w:proofErr w:type="spellStart"/>
      <w:r>
        <w:t>Tsoulfanidis</w:t>
      </w:r>
      <w:proofErr w:type="spellEnd"/>
      <w:r>
        <w:t xml:space="preserve"> 2018; Morales Bolio 1974; Murray y </w:t>
      </w:r>
      <w:proofErr w:type="spellStart"/>
      <w:r>
        <w:t>Holbert</w:t>
      </w:r>
      <w:proofErr w:type="spellEnd"/>
      <w:r>
        <w:t xml:space="preserve"> 2020; </w:t>
      </w:r>
      <w:proofErr w:type="spellStart"/>
      <w:r>
        <w:t>Podgoršak</w:t>
      </w:r>
      <w:proofErr w:type="spellEnd"/>
      <w:r>
        <w:t xml:space="preserve"> 2016; </w:t>
      </w:r>
      <w:proofErr w:type="spellStart"/>
      <w:r>
        <w:t>Pratiwi</w:t>
      </w:r>
      <w:proofErr w:type="spellEnd"/>
      <w:r>
        <w:t xml:space="preserve"> et al. 2021; Sanctis et al. 2016; Serrano 2020)</w:t>
      </w:r>
      <w:bookmarkEnd w:id="0"/>
      <w:r>
        <w:fldChar w:fldCharType="end"/>
      </w:r>
    </w:p>
    <w:p w14:paraId="64D86B81" w14:textId="782E8A15" w:rsidR="00AC778C" w:rsidRPr="00AC778C" w:rsidRDefault="00AC778C" w:rsidP="00AC778C">
      <w:pPr>
        <w:pStyle w:val="CitaviBibliographyHeading"/>
        <w:rPr>
          <w:rFonts w:ascii="Times New Roman" w:hAnsi="Times New Roman" w:cs="Times New Roman"/>
          <w:b/>
          <w:bCs/>
          <w:sz w:val="36"/>
          <w:szCs w:val="36"/>
          <w:lang w:val="en-US"/>
        </w:rPr>
      </w:pPr>
      <w:r>
        <w:br w:type="column"/>
      </w:r>
      <w:r>
        <w:lastRenderedPageBreak/>
        <w:fldChar w:fldCharType="begin"/>
      </w:r>
      <w:r>
        <w:instrText>ADDIN CITAVI.BIBLIOGRAPHY 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</w:instrText>
      </w:r>
      <w:r w:rsidRPr="00AC778C">
        <w:rPr>
          <w:lang w:val="en-US"/>
        </w:rPr>
        <w:instrText>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</w:instrText>
      </w:r>
      <w:r>
        <w:fldChar w:fldCharType="separate"/>
      </w:r>
      <w:bookmarkStart w:id="1" w:name="_CTVBIBLIOGRAPHY1"/>
      <w:bookmarkEnd w:id="1"/>
      <w:proofErr w:type="spellStart"/>
      <w:r w:rsidRPr="00AC778C">
        <w:rPr>
          <w:rFonts w:ascii="Times New Roman" w:hAnsi="Times New Roman" w:cs="Times New Roman"/>
          <w:b/>
          <w:bCs/>
          <w:sz w:val="36"/>
          <w:szCs w:val="36"/>
          <w:lang w:val="en-US"/>
        </w:rPr>
        <w:t>Bibliografía</w:t>
      </w:r>
      <w:proofErr w:type="spellEnd"/>
    </w:p>
    <w:p w14:paraId="5D713D93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2" w:name="_CTVL00184344f20fd784643ae525005f29952c5"/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Basdevant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>, J. L.; Rich, James; Spiro, Michel (2005): Fundamentals in nuclear physics. From nuclear structure to cosmology. New York: Springer.</w:t>
      </w:r>
    </w:p>
    <w:p w14:paraId="2D401C51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3" w:name="_CTVL001fcf675696972474bab3794ad3e57b172"/>
      <w:bookmarkEnd w:id="2"/>
      <w:r w:rsidRPr="00AC778C">
        <w:rPr>
          <w:rFonts w:ascii="Times New Roman" w:hAnsi="Times New Roman" w:cs="Times New Roman"/>
          <w:sz w:val="24"/>
          <w:szCs w:val="24"/>
          <w:lang w:val="en-US"/>
        </w:rPr>
        <w:t>Cottingham, W. N.; Greenwood, D. A. (2001): An introduction to nuclear physics. 2nd ed. Cambridge, New York: Cambridge University Press.</w:t>
      </w:r>
    </w:p>
    <w:p w14:paraId="3C426BF6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4" w:name="_CTVL00184a3bc7ce4c9441a9c091428290ed5a6"/>
      <w:bookmarkEnd w:id="3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Das, Ashok;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Ferbel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>, Thomas (2009): Introduction to nuclear and particle physics. 2da. New Jersey: World Scientific.</w:t>
      </w:r>
    </w:p>
    <w:p w14:paraId="676867F4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5" w:name="_CTVL001635dd7dd2cd4479283102fd29be09bf2"/>
      <w:bookmarkEnd w:id="4"/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Eidemüller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>, Dirk (2021): Nuclear Power Explained. Cham: Springer International Publishing.</w:t>
      </w:r>
    </w:p>
    <w:p w14:paraId="41F64FC1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6" w:name="_CTVL001625f2278f0a74686a4ab1556e27b2e78"/>
      <w:bookmarkEnd w:id="5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Guo,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Huiping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; Tian,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Chenyang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; Wang,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Xiaotian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Lv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, Ning; Ma, Meng; Wei,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Yingguang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 (2016): Decay Chain Deduction of Uranium Fission Products.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En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bookmarkEnd w:id="6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 xml:space="preserve">Health physics </w:t>
      </w:r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111 (1),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pág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>. 17–21. DOI: 10.1097/HP.0000000000000521.</w:t>
      </w:r>
    </w:p>
    <w:p w14:paraId="6A5C63DC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7" w:name="_CTVL0018a40e1b4f7974df381708a2ca1cacf48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Koizumi, Yasuo; Okawa,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Tomio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>; Mori, Shoji (2021): Fundamentals of thermal and nuclear power generation. Amsterdam: Elsevier (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JSME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 series in thermal and nuclear power generation).</w:t>
      </w:r>
    </w:p>
    <w:p w14:paraId="3908D137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8" w:name="_CTVL001651396553a234d128f369cff525f39a6"/>
      <w:bookmarkEnd w:id="7"/>
      <w:r w:rsidRPr="00AC778C">
        <w:rPr>
          <w:rFonts w:ascii="Times New Roman" w:hAnsi="Times New Roman" w:cs="Times New Roman"/>
          <w:sz w:val="24"/>
          <w:szCs w:val="24"/>
          <w:lang w:val="en-US"/>
        </w:rPr>
        <w:t>Krane, Kenneth S.; Halliday, David (1987): Introductory nuclear physics. 3ra. New York: Wiley.</w:t>
      </w:r>
    </w:p>
    <w:p w14:paraId="55EA8213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9" w:name="_CTVL0011619b76ec00f427fba9d83d4c090bc6c"/>
      <w:bookmarkEnd w:id="8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Loch, Guilherme G.;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Hiromoto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Goro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; Rodríguez Jr., Orlando; Bevilacqua, Joyce S. (2013): Analysis of numerical solutions for Bateman equations.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En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bookmarkEnd w:id="9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 xml:space="preserve">Regional Congress of </w:t>
      </w:r>
      <w:proofErr w:type="spellStart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>IRPA</w:t>
      </w:r>
      <w:proofErr w:type="spellEnd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 xml:space="preserve"> on radiological and nuclear safety</w:t>
      </w:r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. Disponible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en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línea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en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 https://inis.iaea.org/collection/NCLCollectionStore/_Public/45/046/45046459.pdf.</w:t>
      </w:r>
    </w:p>
    <w:p w14:paraId="567A0EC7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10" w:name="_CTVL00191b0edb9620b4e6a873736b27a460057"/>
      <w:r w:rsidRPr="00AC778C">
        <w:rPr>
          <w:rFonts w:ascii="Times New Roman" w:hAnsi="Times New Roman" w:cs="Times New Roman"/>
          <w:sz w:val="24"/>
          <w:szCs w:val="24"/>
          <w:lang w:val="en-US"/>
        </w:rPr>
        <w:t>Martin, B. R. (2009): Nuclear and particle physics. 2da. Chichester U.K.: Wiley.</w:t>
      </w:r>
    </w:p>
    <w:p w14:paraId="53EFF41F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11" w:name="_CTVL001487902e207da4c549eb0bd3d53624d8a"/>
      <w:bookmarkEnd w:id="10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Meyers, Robert;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Tsoulfanidis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>, Nicholas (2018): Nuclear energy. 2da. New York NY: Springer Berlin Heidelberg.</w:t>
      </w:r>
    </w:p>
    <w:p w14:paraId="69D0F090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</w:rPr>
      </w:pPr>
      <w:bookmarkStart w:id="12" w:name="_CTVL001b585d255b3554f17b2d2f7dfa8f0bbe2"/>
      <w:bookmarkEnd w:id="11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Morales </w:t>
      </w:r>
      <w:r w:rsidRPr="00AC778C">
        <w:rPr>
          <w:rFonts w:ascii="Times New Roman" w:hAnsi="Times New Roman" w:cs="Times New Roman"/>
          <w:sz w:val="24"/>
          <w:szCs w:val="24"/>
        </w:rPr>
        <w:t xml:space="preserve">Bolio, Joaquín Antonio (1974): Cálculo de la masa crítica, flujo de neutrones y distribución de temperaturas en el núcleo de un reactor nuclear de potencia, </w:t>
      </w:r>
      <w:proofErr w:type="spellStart"/>
      <w:r w:rsidRPr="00AC778C">
        <w:rPr>
          <w:rFonts w:ascii="Times New Roman" w:hAnsi="Times New Roman" w:cs="Times New Roman"/>
          <w:sz w:val="24"/>
          <w:szCs w:val="24"/>
        </w:rPr>
        <w:t>PWR</w:t>
      </w:r>
      <w:proofErr w:type="spellEnd"/>
      <w:r w:rsidRPr="00AC778C">
        <w:rPr>
          <w:rFonts w:ascii="Times New Roman" w:hAnsi="Times New Roman" w:cs="Times New Roman"/>
          <w:sz w:val="24"/>
          <w:szCs w:val="24"/>
        </w:rPr>
        <w:t>. Tesis. Universidad Nacional Autónoma de México, México, D.F. Instituto Nacional de Energía Nuclear. Disponible en línea en https://inis.iaea.org/collection/NCLCollectionStore/_Public/06/182/6182871.pdf, Última comprobación el 08/01/2023.</w:t>
      </w:r>
    </w:p>
    <w:p w14:paraId="37138DC1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13" w:name="_CTVL0017b517b11ebdd479996743c087c13cbba"/>
      <w:bookmarkEnd w:id="12"/>
      <w:r w:rsidRPr="00AC778C">
        <w:rPr>
          <w:rFonts w:ascii="Times New Roman" w:hAnsi="Times New Roman" w:cs="Times New Roman"/>
          <w:sz w:val="24"/>
          <w:szCs w:val="24"/>
          <w:lang w:val="en-US"/>
        </w:rPr>
        <w:t>Murray, Raymond L.; Holbert, Keith E. (2020): Nuclear energy. An introduction to the concepts, systems, and applications of nuclear processes. 8va. Oxford England, Cambridge MA: Butterworth-Heinemann.</w:t>
      </w:r>
    </w:p>
    <w:p w14:paraId="1466C98B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14" w:name="_CTVL001afb640fa73d14c6ab92d276173417d4c"/>
      <w:bookmarkEnd w:id="13"/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Podgoršak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>, Ervin B. (2016): Radiation physics for medical physicists. 3ra. New York NY: Springer Berlin Heidelberg.</w:t>
      </w:r>
    </w:p>
    <w:p w14:paraId="37442C09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  <w:lang w:val="en-US"/>
        </w:rPr>
      </w:pPr>
      <w:bookmarkStart w:id="15" w:name="_CTVL00125a9753427034051835a126cfd11b31c"/>
      <w:bookmarkEnd w:id="14"/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Pratiwi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, Anita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Puji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Prihandono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Trapsilo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;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Prastowo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, Sri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Handono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 Budi (2021): Numerical Solution of Radioactive Core Decay Activity Rate of Actinium Series Using Matrix Algebra Method.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En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  <w:bookmarkEnd w:id="15"/>
      <w:proofErr w:type="spellStart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>jppipa</w:t>
      </w:r>
      <w:proofErr w:type="spellEnd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 xml:space="preserve">, </w:t>
      </w:r>
      <w:proofErr w:type="spellStart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>pendidikan</w:t>
      </w:r>
      <w:proofErr w:type="spellEnd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proofErr w:type="spellStart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>ipa</w:t>
      </w:r>
      <w:proofErr w:type="spellEnd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 xml:space="preserve">, </w:t>
      </w:r>
      <w:proofErr w:type="spellStart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>fisika</w:t>
      </w:r>
      <w:proofErr w:type="spellEnd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 xml:space="preserve">, </w:t>
      </w:r>
      <w:proofErr w:type="spellStart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>biologi</w:t>
      </w:r>
      <w:proofErr w:type="spellEnd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 xml:space="preserve">, </w:t>
      </w:r>
      <w:proofErr w:type="spellStart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>kimia</w:t>
      </w:r>
      <w:proofErr w:type="spellEnd"/>
      <w:r w:rsidRPr="00AC778C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7 (3),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pág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>. 395–400. DOI: 10.29303/jppipa.v7i3.716.</w:t>
      </w:r>
    </w:p>
    <w:p w14:paraId="35587E11" w14:textId="77777777" w:rsidR="00AC778C" w:rsidRPr="00AC778C" w:rsidRDefault="00AC778C" w:rsidP="00AC778C">
      <w:pPr>
        <w:pStyle w:val="CitaviBibliographyEntry"/>
        <w:rPr>
          <w:rFonts w:ascii="Times New Roman" w:hAnsi="Times New Roman" w:cs="Times New Roman"/>
          <w:sz w:val="24"/>
          <w:szCs w:val="24"/>
        </w:rPr>
      </w:pPr>
      <w:bookmarkStart w:id="16" w:name="_CTVL001722b0d8506d048818393fbe89438584c"/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Sanctis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, Enzo de; Monti, Stefano; </w:t>
      </w:r>
      <w:proofErr w:type="spellStart"/>
      <w:r w:rsidRPr="00AC778C">
        <w:rPr>
          <w:rFonts w:ascii="Times New Roman" w:hAnsi="Times New Roman" w:cs="Times New Roman"/>
          <w:sz w:val="24"/>
          <w:szCs w:val="24"/>
          <w:lang w:val="en-US"/>
        </w:rPr>
        <w:t>Ripani</w:t>
      </w:r>
      <w:proofErr w:type="spellEnd"/>
      <w:r w:rsidRPr="00AC778C">
        <w:rPr>
          <w:rFonts w:ascii="Times New Roman" w:hAnsi="Times New Roman" w:cs="Times New Roman"/>
          <w:sz w:val="24"/>
          <w:szCs w:val="24"/>
          <w:lang w:val="en-US"/>
        </w:rPr>
        <w:t xml:space="preserve">, Marco (2016): Energy from nuclear fission. </w:t>
      </w:r>
      <w:proofErr w:type="spellStart"/>
      <w:r w:rsidRPr="00AC778C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Pr="00AC77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778C">
        <w:rPr>
          <w:rFonts w:ascii="Times New Roman" w:hAnsi="Times New Roman" w:cs="Times New Roman"/>
          <w:sz w:val="24"/>
          <w:szCs w:val="24"/>
        </w:rPr>
        <w:t>introduction</w:t>
      </w:r>
      <w:proofErr w:type="spellEnd"/>
      <w:r w:rsidRPr="00AC778C">
        <w:rPr>
          <w:rFonts w:ascii="Times New Roman" w:hAnsi="Times New Roman" w:cs="Times New Roman"/>
          <w:sz w:val="24"/>
          <w:szCs w:val="24"/>
        </w:rPr>
        <w:t xml:space="preserve">. New York NY: Springer </w:t>
      </w:r>
      <w:proofErr w:type="spellStart"/>
      <w:r w:rsidRPr="00AC778C">
        <w:rPr>
          <w:rFonts w:ascii="Times New Roman" w:hAnsi="Times New Roman" w:cs="Times New Roman"/>
          <w:sz w:val="24"/>
          <w:szCs w:val="24"/>
        </w:rPr>
        <w:t>Berlin</w:t>
      </w:r>
      <w:proofErr w:type="spellEnd"/>
      <w:r w:rsidRPr="00AC778C">
        <w:rPr>
          <w:rFonts w:ascii="Times New Roman" w:hAnsi="Times New Roman" w:cs="Times New Roman"/>
          <w:sz w:val="24"/>
          <w:szCs w:val="24"/>
        </w:rPr>
        <w:t xml:space="preserve"> Heidelberg.</w:t>
      </w:r>
    </w:p>
    <w:p w14:paraId="5E6AB410" w14:textId="77777777" w:rsidR="00AC778C" w:rsidRDefault="00AC778C" w:rsidP="00AC778C">
      <w:pPr>
        <w:pStyle w:val="CitaviBibliographyEntry"/>
      </w:pPr>
      <w:bookmarkStart w:id="17" w:name="_CTVL001e5240db752c94d2db6b4c1d4d62a45a2"/>
      <w:bookmarkEnd w:id="16"/>
      <w:r w:rsidRPr="00AC778C">
        <w:rPr>
          <w:rFonts w:ascii="Times New Roman" w:hAnsi="Times New Roman" w:cs="Times New Roman"/>
          <w:sz w:val="24"/>
          <w:szCs w:val="24"/>
        </w:rPr>
        <w:t>Serrano, E. Fernando (2020): Manual de introducción a la simulación numérica con GNU Octave. 2da.</w:t>
      </w:r>
      <w:bookmarkEnd w:id="17"/>
    </w:p>
    <w:p w14:paraId="3E3BDD3A" w14:textId="734FFB5A" w:rsidR="00AC778C" w:rsidRPr="00AC778C" w:rsidRDefault="00AC778C" w:rsidP="00AC778C">
      <w:pPr>
        <w:pStyle w:val="CitaviBibliographyEntry"/>
        <w:rPr>
          <w:lang w:val="en-US"/>
        </w:rPr>
      </w:pPr>
      <w:r>
        <w:fldChar w:fldCharType="end"/>
      </w:r>
    </w:p>
    <w:sectPr w:rsidR="00AC778C" w:rsidRPr="00AC778C" w:rsidSect="00257470">
      <w:pgSz w:w="12240" w:h="20160" w:code="5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3782"/>
    <w:rsid w:val="000C0840"/>
    <w:rsid w:val="001819D1"/>
    <w:rsid w:val="00257470"/>
    <w:rsid w:val="00430187"/>
    <w:rsid w:val="008B6B21"/>
    <w:rsid w:val="00913849"/>
    <w:rsid w:val="00A33EB9"/>
    <w:rsid w:val="00AC778C"/>
    <w:rsid w:val="00C43782"/>
    <w:rsid w:val="00D55798"/>
    <w:rsid w:val="00D84003"/>
    <w:rsid w:val="00E12493"/>
    <w:rsid w:val="00E30A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884E09A"/>
  <w15:chartTrackingRefBased/>
  <w15:docId w15:val="{5FAD7711-541D-48B4-AA1A-6C982CDEFA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s-E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s-HN"/>
    </w:rPr>
  </w:style>
  <w:style w:type="paragraph" w:styleId="Ttulo1">
    <w:name w:val="heading 1"/>
    <w:basedOn w:val="Normal"/>
    <w:next w:val="Normal"/>
    <w:link w:val="Ttulo1Car"/>
    <w:uiPriority w:val="9"/>
    <w:qFormat/>
    <w:rsid w:val="00D840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s-ES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D8400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Heading">
    <w:name w:val="Citavi Bibliography Heading"/>
    <w:basedOn w:val="Normal"/>
    <w:link w:val="CitaviBibliographyHeadingCar"/>
    <w:rsid w:val="00AC778C"/>
  </w:style>
  <w:style w:type="character" w:customStyle="1" w:styleId="CitaviBibliographyHeadingCar">
    <w:name w:val="Citavi Bibliography Heading Car"/>
    <w:basedOn w:val="Fuentedeprrafopredeter"/>
    <w:link w:val="CitaviBibliographyHeading"/>
    <w:rsid w:val="00AC778C"/>
    <w:rPr>
      <w:lang w:val="es-HN"/>
    </w:rPr>
  </w:style>
  <w:style w:type="paragraph" w:customStyle="1" w:styleId="CitaviBibliographyEntry">
    <w:name w:val="Citavi Bibliography Entry"/>
    <w:basedOn w:val="Normal"/>
    <w:link w:val="CitaviBibliographyEntryCar"/>
    <w:rsid w:val="00AC778C"/>
    <w:pPr>
      <w:spacing w:after="120"/>
    </w:pPr>
  </w:style>
  <w:style w:type="character" w:customStyle="1" w:styleId="CitaviBibliographyEntryCar">
    <w:name w:val="Citavi Bibliography Entry Car"/>
    <w:basedOn w:val="Fuentedeprrafopredeter"/>
    <w:link w:val="CitaviBibliographyEntry"/>
    <w:rsid w:val="00AC778C"/>
    <w:rPr>
      <w:lang w:val="es-H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E3CCB50-0954-4D37-9F1F-91A0BFF722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</TotalTime>
  <Pages>1</Pages>
  <Words>8208</Words>
  <Characters>45150</Characters>
  <Application>Microsoft Office Word</Application>
  <DocSecurity>0</DocSecurity>
  <Lines>376</Lines>
  <Paragraphs>10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2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. Arias</dc:creator>
  <cp:keywords/>
  <dc:description/>
  <cp:lastModifiedBy>José M. Arias</cp:lastModifiedBy>
  <cp:revision>3</cp:revision>
  <cp:lastPrinted>2023-01-09T15:52:00Z</cp:lastPrinted>
  <dcterms:created xsi:type="dcterms:W3CDTF">2023-01-09T15:43:00Z</dcterms:created>
  <dcterms:modified xsi:type="dcterms:W3CDTF">2023-01-09T16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TOSHIBA\Documents\Citavi 5\Projects\proyecto_iie_energia_nuclear\proyecto_iie_energia_nuclear.ctv5</vt:lpwstr>
  </property>
  <property fmtid="{D5CDD505-2E9C-101B-9397-08002B2CF9AE}" pid="3" name="CitaviDocumentProperty_7">
    <vt:lpwstr>proyecto_iie_energia_nuclear</vt:lpwstr>
  </property>
  <property fmtid="{D5CDD505-2E9C-101B-9397-08002B2CF9AE}" pid="4" name="CitaviDocumentProperty_0">
    <vt:lpwstr>6a3facce-3db1-42a5-990d-6523dfbe9faf</vt:lpwstr>
  </property>
  <property fmtid="{D5CDD505-2E9C-101B-9397-08002B2CF9AE}" pid="5" name="CitaviDocumentProperty_1">
    <vt:lpwstr>5.7.1.0</vt:lpwstr>
  </property>
  <property fmtid="{D5CDD505-2E9C-101B-9397-08002B2CF9AE}" pid="6" name="CitaviDocumentProperty_6">
    <vt:lpwstr>True</vt:lpwstr>
  </property>
</Properties>
</file>